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AD05C83" w14:textId="256D5BBB" w:rsidR="00BF0A67" w:rsidRPr="00BF0A67" w:rsidRDefault="00BF0A67">
      <w:pPr>
        <w:rPr>
          <w:b/>
          <w:lang w:val="lt-LT"/>
        </w:rPr>
      </w:pPr>
      <w:r>
        <w:rPr>
          <w:noProof/>
        </w:rPr>
        <w:drawing>
          <wp:inline distT="0" distB="0" distL="0" distR="0" wp14:anchorId="46E46E78" wp14:editId="446EB99A">
            <wp:extent cx="2850515" cy="752475"/>
            <wp:effectExtent l="0" t="0" r="6985" b="9525"/>
            <wp:docPr id="1" name="Pictur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50515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0" w:name="_GoBack"/>
      <w:bookmarkEnd w:id="0"/>
    </w:p>
    <w:p w14:paraId="7679D37F" w14:textId="77777777" w:rsidR="00BF0A67" w:rsidRPr="00BF0A67" w:rsidRDefault="00BF0A67">
      <w:pPr>
        <w:rPr>
          <w:rFonts w:ascii="Times New Roman" w:hAnsi="Times New Roman" w:cs="Times New Roman"/>
          <w:b/>
          <w:sz w:val="24"/>
          <w:szCs w:val="24"/>
          <w:lang w:val="lt-LT"/>
        </w:rPr>
      </w:pPr>
    </w:p>
    <w:p w14:paraId="79073A84" w14:textId="4A5DC80C" w:rsidR="00997BC6" w:rsidRPr="00BF0A67" w:rsidRDefault="00997BC6">
      <w:pPr>
        <w:rPr>
          <w:rFonts w:ascii="Times New Roman" w:hAnsi="Times New Roman" w:cs="Times New Roman"/>
          <w:b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b/>
          <w:sz w:val="24"/>
          <w:szCs w:val="24"/>
          <w:lang w:val="lt-LT"/>
        </w:rPr>
        <w:t>Diabetinė retinopatija</w:t>
      </w:r>
    </w:p>
    <w:p w14:paraId="7A558CDF" w14:textId="140A9664" w:rsidR="00343D3E" w:rsidRPr="00BF0A67" w:rsidRDefault="00343D3E">
      <w:pPr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>Diabetinė retinopatija – I ar II tipo cukrinio diabeto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sukelta tinklainės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komplikacija. </w:t>
      </w:r>
      <w:r w:rsidR="0071014A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Liga atsiranda dėl didelio gliukozės kiekio kraujyje, kuris </w:t>
      </w:r>
      <w:r w:rsidR="001E689B" w:rsidRPr="00BF0A67">
        <w:rPr>
          <w:rFonts w:ascii="Times New Roman" w:hAnsi="Times New Roman" w:cs="Times New Roman"/>
          <w:sz w:val="24"/>
          <w:szCs w:val="24"/>
          <w:lang w:val="lt-LT"/>
        </w:rPr>
        <w:t>pažeidžia</w:t>
      </w:r>
      <w:r w:rsidR="0071014A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smulkias tinklainės kraujagysles</w:t>
      </w:r>
      <w:r w:rsidR="001E689B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. </w:t>
      </w:r>
      <w:r w:rsidR="0071014A" w:rsidRPr="00BF0A67">
        <w:rPr>
          <w:rFonts w:ascii="Times New Roman" w:hAnsi="Times New Roman" w:cs="Times New Roman"/>
          <w:sz w:val="24"/>
          <w:szCs w:val="24"/>
          <w:lang w:val="lt-LT"/>
        </w:rPr>
        <w:t>Dėl šios priežasties</w:t>
      </w:r>
      <w:r w:rsidR="001E689B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padidėja kraujagyslių pralaidumas bei sutrikdoma tinklainės mityba. Norint atkurti kraujotaką, tinklainėje pradeda augti naujos, netaisyklingos kraujagyslės.  </w:t>
      </w:r>
      <w:r w:rsidR="0071014A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</w:t>
      </w:r>
    </w:p>
    <w:p w14:paraId="3007CE0D" w14:textId="68A99E0B" w:rsidR="00343D3E" w:rsidRPr="00BF0A67" w:rsidRDefault="00380627" w:rsidP="00310715">
      <w:pPr>
        <w:spacing w:after="0"/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>Visiems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>,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sergantiems cukriniu diabetu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>,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gali išsivystyti diabetinė retinopatija. </w:t>
      </w:r>
      <w:r w:rsidR="00343D3E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Pradinėse ligos stadijose pacientai nejaučia jokių simptomų. Ligai ūmėjant 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pasireiškia </w:t>
      </w:r>
      <w:r w:rsidR="00343D3E" w:rsidRPr="00BF0A67">
        <w:rPr>
          <w:rFonts w:ascii="Times New Roman" w:hAnsi="Times New Roman" w:cs="Times New Roman"/>
          <w:sz w:val="24"/>
          <w:szCs w:val="24"/>
          <w:lang w:val="lt-LT"/>
        </w:rPr>
        <w:t>diabetinės retinopatijos simptomai</w:t>
      </w:r>
      <w:r w:rsidR="00FF6554" w:rsidRPr="00BF0A67">
        <w:rPr>
          <w:rFonts w:ascii="Times New Roman" w:hAnsi="Times New Roman" w:cs="Times New Roman"/>
          <w:sz w:val="24"/>
          <w:szCs w:val="24"/>
          <w:lang w:val="lt-LT"/>
        </w:rPr>
        <w:t>, kurie dažniausiai būna abejose akyse</w:t>
      </w:r>
      <w:r w:rsidR="00343D3E" w:rsidRPr="00BF0A67">
        <w:rPr>
          <w:rFonts w:ascii="Times New Roman" w:hAnsi="Times New Roman" w:cs="Times New Roman"/>
          <w:sz w:val="24"/>
          <w:szCs w:val="24"/>
          <w:lang w:val="lt-LT"/>
        </w:rPr>
        <w:t>:</w:t>
      </w:r>
    </w:p>
    <w:p w14:paraId="14C0C06E" w14:textId="53684AF0" w:rsidR="00343D3E" w:rsidRPr="00BF0A67" w:rsidRDefault="00343D3E" w:rsidP="00310715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>„</w:t>
      </w:r>
      <w:r w:rsidR="001E689B" w:rsidRPr="00BF0A67">
        <w:rPr>
          <w:rFonts w:ascii="Times New Roman" w:hAnsi="Times New Roman" w:cs="Times New Roman"/>
          <w:sz w:val="24"/>
          <w:szCs w:val="24"/>
          <w:lang w:val="lt-LT"/>
        </w:rPr>
        <w:t>J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>uoduliai“ akyse</w:t>
      </w:r>
    </w:p>
    <w:p w14:paraId="527ED4E8" w14:textId="06640343" w:rsidR="00343D3E" w:rsidRPr="00BF0A67" w:rsidRDefault="00343D3E" w:rsidP="00343D3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>Pablogėjęs matymas</w:t>
      </w:r>
    </w:p>
    <w:p w14:paraId="2FB5718D" w14:textId="504105D4" w:rsidR="00343D3E" w:rsidRPr="00BF0A67" w:rsidRDefault="00343D3E" w:rsidP="00343D3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>Sutrikęs spalvų matymas</w:t>
      </w:r>
    </w:p>
    <w:p w14:paraId="698985E2" w14:textId="1CD71CB8" w:rsidR="00343D3E" w:rsidRPr="00BF0A67" w:rsidRDefault="00343D3E" w:rsidP="00343D3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>Juodos matymo zonos</w:t>
      </w:r>
    </w:p>
    <w:p w14:paraId="0375753F" w14:textId="6FBE457F" w:rsidR="00343D3E" w:rsidRPr="00BF0A67" w:rsidRDefault="00343D3E" w:rsidP="00343D3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>Regos praradimas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>, aklumas</w:t>
      </w:r>
    </w:p>
    <w:p w14:paraId="32CCF241" w14:textId="0B86B2C8" w:rsidR="0071014A" w:rsidRPr="00BF0A67" w:rsidRDefault="00380627" w:rsidP="00310715">
      <w:pPr>
        <w:spacing w:after="0"/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>Skiriamos dvi pagrindinės diabetinės retinopatijos stadijos:</w:t>
      </w:r>
    </w:p>
    <w:p w14:paraId="49854C9E" w14:textId="4A35B607" w:rsidR="00380627" w:rsidRPr="00BF0A67" w:rsidRDefault="00380627" w:rsidP="00310715">
      <w:pPr>
        <w:pStyle w:val="ListParagraph"/>
        <w:numPr>
          <w:ilvl w:val="0"/>
          <w:numId w:val="3"/>
        </w:numPr>
        <w:spacing w:after="0"/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>Ne</w:t>
      </w:r>
      <w:r w:rsidR="00B5105F" w:rsidRPr="00BF0A67">
        <w:rPr>
          <w:rFonts w:ascii="Times New Roman" w:hAnsi="Times New Roman" w:cs="Times New Roman"/>
          <w:sz w:val="24"/>
          <w:szCs w:val="24"/>
          <w:lang w:val="lt-LT"/>
        </w:rPr>
        <w:t>-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>prol</w:t>
      </w:r>
      <w:r w:rsidR="00B5105F" w:rsidRPr="00BF0A67">
        <w:rPr>
          <w:rFonts w:ascii="Times New Roman" w:hAnsi="Times New Roman" w:cs="Times New Roman"/>
          <w:sz w:val="24"/>
          <w:szCs w:val="24"/>
          <w:lang w:val="lt-LT"/>
        </w:rPr>
        <w:t>i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feracinė diabetinė retinopatija: tai pradinė ligos stadija. Jos metu 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pasireiškia 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>smulkių tinklainės kraujagyslių pratekėjimas,</w:t>
      </w:r>
      <w:r w:rsidR="00B06D82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>kuomet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skystis patenka į tinklainę.  Paburkus geltonajai dėmei (makulai) vystosi makulos edema. Tai viena iš pagrindinių priežasčių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>,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sukeliančių matymo pablogėjimą. Taip pat 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dėl 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>kraujagyslių užsikimšim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>o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, sutrikdoma tinklainės mityba, 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dėl ko 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vystosi 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tinklainės 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išemija. </w:t>
      </w:r>
    </w:p>
    <w:p w14:paraId="1C0C32F0" w14:textId="4691C19D" w:rsidR="00380627" w:rsidRPr="00BF0A67" w:rsidRDefault="00380627" w:rsidP="00380627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>Proliferacinė diabetinė retinopatija</w:t>
      </w:r>
      <w:r w:rsidR="00FF6554" w:rsidRPr="00BF0A67">
        <w:rPr>
          <w:rFonts w:ascii="Times New Roman" w:hAnsi="Times New Roman" w:cs="Times New Roman"/>
          <w:sz w:val="24"/>
          <w:szCs w:val="24"/>
          <w:lang w:val="lt-LT"/>
        </w:rPr>
        <w:t>: tai pažengusi ligos stadija. Jos metu tinklainėje pradeda augti naujos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>, netaisyklingos</w:t>
      </w:r>
      <w:r w:rsidR="00FF6554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kraujagyslės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, tai vadinama </w:t>
      </w:r>
      <w:r w:rsidR="00FF6554" w:rsidRPr="00BF0A67">
        <w:rPr>
          <w:rFonts w:ascii="Times New Roman" w:hAnsi="Times New Roman" w:cs="Times New Roman"/>
          <w:sz w:val="24"/>
          <w:szCs w:val="24"/>
          <w:lang w:val="lt-LT"/>
        </w:rPr>
        <w:t>neovaskuliarizacija. Naujai susiformavusios</w:t>
      </w:r>
      <w:r w:rsidR="00ED20FC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tinklainės</w:t>
      </w:r>
      <w:r w:rsidR="00FF6554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kraujagyslės yra labai trapios, todėl dažnai įplyšta ir sukelia kraujavimą į stiklakūnį (skaidrus gelis, užpildantis akies vidų). Kraujas stiklakūnyje matomas kaip „juoduliai“, tačiau 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esant </w:t>
      </w:r>
      <w:r w:rsidR="00FF6554" w:rsidRPr="00BF0A67">
        <w:rPr>
          <w:rFonts w:ascii="Times New Roman" w:hAnsi="Times New Roman" w:cs="Times New Roman"/>
          <w:sz w:val="24"/>
          <w:szCs w:val="24"/>
          <w:lang w:val="lt-LT"/>
        </w:rPr>
        <w:t>gaus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iam </w:t>
      </w:r>
      <w:r w:rsidR="00FF6554" w:rsidRPr="00BF0A67">
        <w:rPr>
          <w:rFonts w:ascii="Times New Roman" w:hAnsi="Times New Roman" w:cs="Times New Roman"/>
          <w:sz w:val="24"/>
          <w:szCs w:val="24"/>
          <w:lang w:val="lt-LT"/>
        </w:rPr>
        <w:t>kraujavim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>ui,</w:t>
      </w:r>
      <w:r w:rsidR="00FF6554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>pasireiškia</w:t>
      </w:r>
      <w:r w:rsidR="00FF6554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matym</w:t>
      </w:r>
      <w:r w:rsidR="00FC5B8E" w:rsidRPr="00BF0A67">
        <w:rPr>
          <w:rFonts w:ascii="Times New Roman" w:hAnsi="Times New Roman" w:cs="Times New Roman"/>
          <w:sz w:val="24"/>
          <w:szCs w:val="24"/>
          <w:lang w:val="lt-LT"/>
        </w:rPr>
        <w:t>o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pablogėjimas</w:t>
      </w:r>
      <w:r w:rsidR="00FF6554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. </w:t>
      </w:r>
      <w:r w:rsidR="00ED20FC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Svarbu, jog </w:t>
      </w:r>
      <w:r w:rsidR="00FC5B8E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naujadarinės kraujagyslės gali susiformuoti ir priekinėje akies dalyje – rainelėje. Tai sutrikdo akies skysčio nutekėjimą, dėl ko didėja akies spaudimas, vystosi glaukoma. </w:t>
      </w:r>
    </w:p>
    <w:p w14:paraId="43346F4B" w14:textId="06194025" w:rsidR="00FF6554" w:rsidRPr="00BF0A67" w:rsidRDefault="008245E8" w:rsidP="0071014A">
      <w:pPr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>Liga diagnozuojama apžiūrint tinklainę, todėl lašinami vyzdį plečiantys lašai. Vizito metu dažnai atliekamas optinės koherentinės tomografijos (OKT) tyrimas</w:t>
      </w:r>
      <w:r w:rsidR="00CB746C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. 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Šis tyrimo metodas ypatingai svarbus vertinant geltonosios dėmės (makulos) edemą. </w:t>
      </w:r>
    </w:p>
    <w:p w14:paraId="0A1ACA4B" w14:textId="278A0F47" w:rsidR="0071014A" w:rsidRPr="00BF0A67" w:rsidRDefault="0071014A" w:rsidP="0071014A">
      <w:pPr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>Norint užkirsti kelią ligos atsiradimui svarbu nuolatinis cukrinio diabeto sekimas. Diabetinė</w:t>
      </w:r>
      <w:r w:rsidR="00104887" w:rsidRPr="00BF0A67">
        <w:rPr>
          <w:rFonts w:ascii="Times New Roman" w:hAnsi="Times New Roman" w:cs="Times New Roman"/>
          <w:sz w:val="24"/>
          <w:szCs w:val="24"/>
          <w:lang w:val="lt-LT"/>
        </w:rPr>
        <w:t>s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retinopatij</w:t>
      </w:r>
      <w:r w:rsidR="00104887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os atsiradimas </w:t>
      </w:r>
      <w:r w:rsidR="00EB41BA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susijęs </w:t>
      </w:r>
      <w:r w:rsidR="00104887" w:rsidRPr="00BF0A67">
        <w:rPr>
          <w:rFonts w:ascii="Times New Roman" w:hAnsi="Times New Roman" w:cs="Times New Roman"/>
          <w:sz w:val="24"/>
          <w:szCs w:val="24"/>
          <w:lang w:val="lt-LT"/>
        </w:rPr>
        <w:t>su cukrinio diabeto trukme – ilgiau sergant cukriniu diabetu didėja</w:t>
      </w:r>
      <w:r w:rsidR="00EB41BA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komplikacijų rizika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>. Taip pat lig</w:t>
      </w:r>
      <w:r w:rsidR="00FF6554" w:rsidRPr="00BF0A67">
        <w:rPr>
          <w:rFonts w:ascii="Times New Roman" w:hAnsi="Times New Roman" w:cs="Times New Roman"/>
          <w:sz w:val="24"/>
          <w:szCs w:val="24"/>
          <w:lang w:val="lt-LT"/>
        </w:rPr>
        <w:t>os progresavimą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skatina didelis gliukozės kiekis kraujyje, aukštas arterinis kraujo spaudimas, aukštas cholesterolis, nėštumas</w:t>
      </w:r>
      <w:r w:rsidR="00104887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bei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rūkymas. </w:t>
      </w:r>
    </w:p>
    <w:p w14:paraId="155C32FB" w14:textId="2BAC64A1" w:rsidR="00602F07" w:rsidRPr="00BF0A67" w:rsidRDefault="00EB41BA" w:rsidP="00310715">
      <w:pPr>
        <w:spacing w:after="0"/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lastRenderedPageBreak/>
        <w:t>Diabetinės retinopatijos gydymas</w:t>
      </w:r>
      <w:r w:rsidR="00FC5B8E" w:rsidRPr="00BF0A67">
        <w:rPr>
          <w:rFonts w:ascii="Times New Roman" w:hAnsi="Times New Roman" w:cs="Times New Roman"/>
          <w:sz w:val="24"/>
          <w:szCs w:val="24"/>
          <w:lang w:val="lt-LT"/>
        </w:rPr>
        <w:t>:</w:t>
      </w:r>
    </w:p>
    <w:p w14:paraId="0F9D494F" w14:textId="12A7BDB3" w:rsidR="00FC5B8E" w:rsidRPr="00BF0A67" w:rsidRDefault="00FC5B8E" w:rsidP="00310715">
      <w:pPr>
        <w:pStyle w:val="ListParagraph"/>
        <w:numPr>
          <w:ilvl w:val="0"/>
          <w:numId w:val="5"/>
        </w:numPr>
        <w:spacing w:after="0"/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Pradinėse ligos stadijose gydymas netaikomas. Rekomenduojama vertinti cukrinio diabeto eigą. Sukontroliavus gliukozės kiekį kraujyje, </w:t>
      </w:r>
      <w:r w:rsidR="00485C22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diabetinė retinopatija 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dažniausiai neprogresuoja.  </w:t>
      </w:r>
    </w:p>
    <w:p w14:paraId="047A748F" w14:textId="7D8CDA5D" w:rsidR="0071014A" w:rsidRPr="00BF0A67" w:rsidRDefault="00EB41BA" w:rsidP="00602F07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Stebint 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>geltonosios dėmės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paburkimą</w:t>
      </w:r>
      <w:r w:rsidR="00FC5B8E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ir naujų kraujagyslių susidarymą,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taikom</w:t>
      </w:r>
      <w:r w:rsidR="00602F07" w:rsidRPr="00BF0A67">
        <w:rPr>
          <w:rFonts w:ascii="Times New Roman" w:hAnsi="Times New Roman" w:cs="Times New Roman"/>
          <w:sz w:val="24"/>
          <w:szCs w:val="24"/>
          <w:lang w:val="lt-LT"/>
        </w:rPr>
        <w:t>os anti-KEAF</w:t>
      </w:r>
      <w:r w:rsidR="00F703A2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(angl. anti-VEGF)</w:t>
      </w:r>
      <w:r w:rsidR="00602F07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injekcijos į akį. </w:t>
      </w:r>
    </w:p>
    <w:p w14:paraId="38BEFF6D" w14:textId="2F9E68F0" w:rsidR="00602F07" w:rsidRPr="00BF0A67" w:rsidRDefault="00602F07" w:rsidP="00602F07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>Lazerinis gydymas</w:t>
      </w:r>
      <w:r w:rsidR="00485C22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: </w:t>
      </w:r>
      <w:r w:rsidR="00310715" w:rsidRPr="00BF0A67">
        <w:rPr>
          <w:rFonts w:ascii="Times New Roman" w:hAnsi="Times New Roman" w:cs="Times New Roman"/>
          <w:sz w:val="24"/>
          <w:szCs w:val="24"/>
          <w:lang w:val="lt-LT"/>
        </w:rPr>
        <w:t>suardomos naujos</w:t>
      </w:r>
      <w:r w:rsidR="00CC1A4B" w:rsidRPr="00BF0A67">
        <w:rPr>
          <w:rFonts w:ascii="Times New Roman" w:hAnsi="Times New Roman" w:cs="Times New Roman"/>
          <w:sz w:val="24"/>
          <w:szCs w:val="24"/>
          <w:lang w:val="lt-LT"/>
        </w:rPr>
        <w:t>, skystį praleidžiančios</w:t>
      </w:r>
      <w:r w:rsidR="00310715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kraujagyslės tinklainėje. </w:t>
      </w:r>
    </w:p>
    <w:p w14:paraId="1F3C3C98" w14:textId="563644DC" w:rsidR="00310715" w:rsidRPr="00BF0A67" w:rsidRDefault="00310715" w:rsidP="004726A6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Vitrektomija. </w:t>
      </w:r>
      <w:r w:rsidR="00CB746C" w:rsidRPr="00BF0A67">
        <w:rPr>
          <w:rFonts w:ascii="Times New Roman" w:hAnsi="Times New Roman" w:cs="Times New Roman"/>
          <w:sz w:val="24"/>
          <w:szCs w:val="24"/>
          <w:lang w:val="lt-LT"/>
        </w:rPr>
        <w:t>Operacinis gydymo būdas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>, kurios metu pašalinamas akies viduje esantis kraujas.</w:t>
      </w:r>
    </w:p>
    <w:p w14:paraId="4837555A" w14:textId="2C6ADC60" w:rsidR="00310715" w:rsidRPr="00BF0A67" w:rsidRDefault="006456C2" w:rsidP="004726A6">
      <w:pPr>
        <w:spacing w:after="0"/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>P</w:t>
      </w:r>
      <w:r w:rsidR="00310715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acientų sekimas. </w:t>
      </w:r>
      <w:r w:rsidR="00E333C0" w:rsidRPr="00BF0A67">
        <w:rPr>
          <w:rFonts w:ascii="Times New Roman" w:hAnsi="Times New Roman" w:cs="Times New Roman"/>
          <w:sz w:val="24"/>
          <w:szCs w:val="24"/>
          <w:lang w:val="lt-LT"/>
        </w:rPr>
        <w:t>Žmonėms, sergantiems 1 tipo cukriniu diabetu, kasmet turėtų būti atliekama diabetinės retinopatijos patikra, pradedant praėjus 5 metams nuo ligos pradžios. Tuo tarpu sergantieji 2 tipo cukriniu diabetu turėtų būti tikrinami iš karto nustačius cukrinį diabetą, vėliau -</w:t>
      </w:r>
      <w:r w:rsidR="00485C22"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</w:t>
      </w:r>
      <w:r w:rsidR="00E333C0" w:rsidRPr="00BF0A67">
        <w:rPr>
          <w:rFonts w:ascii="Times New Roman" w:hAnsi="Times New Roman" w:cs="Times New Roman"/>
          <w:sz w:val="24"/>
          <w:szCs w:val="24"/>
          <w:lang w:val="lt-LT"/>
        </w:rPr>
        <w:t>bent kartą per metus.</w:t>
      </w:r>
    </w:p>
    <w:p w14:paraId="4E038583" w14:textId="3E49BE77" w:rsidR="00A923C4" w:rsidRPr="00BF0A67" w:rsidRDefault="00A923C4" w:rsidP="004726A6">
      <w:pPr>
        <w:spacing w:after="0"/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Nėščiosioms, segančioms cukriniu diabetu, akių patikra turėtų būti atlikta pastojus bei pirmame nėštumo trimestre. </w:t>
      </w:r>
    </w:p>
    <w:p w14:paraId="2E1C9EAB" w14:textId="77777777" w:rsidR="00EE1B15" w:rsidRPr="00BF0A67" w:rsidRDefault="00EE1B15" w:rsidP="004726A6">
      <w:pPr>
        <w:spacing w:after="0"/>
        <w:rPr>
          <w:rFonts w:ascii="Times New Roman" w:hAnsi="Times New Roman" w:cs="Times New Roman"/>
          <w:sz w:val="24"/>
          <w:szCs w:val="24"/>
          <w:lang w:val="lt-LT"/>
        </w:rPr>
      </w:pPr>
    </w:p>
    <w:p w14:paraId="71F393D7" w14:textId="77777777" w:rsidR="00EE1B15" w:rsidRPr="00BF0A67" w:rsidRDefault="00EE1B15" w:rsidP="00EE1B15">
      <w:pPr>
        <w:spacing w:after="0"/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>Literatūros šaltiniai:</w:t>
      </w:r>
    </w:p>
    <w:p w14:paraId="287B8A8E" w14:textId="77777777" w:rsidR="00EE1B15" w:rsidRPr="00BF0A67" w:rsidRDefault="00EE1B15" w:rsidP="00EE1B15">
      <w:pPr>
        <w:pStyle w:val="ListParagraph"/>
        <w:numPr>
          <w:ilvl w:val="0"/>
          <w:numId w:val="6"/>
        </w:numPr>
        <w:spacing w:after="0"/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fldChar w:fldCharType="begin"/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instrText xml:space="preserve"> ADDIN ZOTERO_BIBL {"uncited":[],"omitted":[],"custom":[]} CSL_BIBLIOGRAPHY </w:instrTex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fldChar w:fldCharType="separate"/>
      </w:r>
      <w:r w:rsidRPr="00BF0A67">
        <w:rPr>
          <w:rFonts w:ascii="Times New Roman" w:hAnsi="Times New Roman" w:cs="Times New Roman"/>
          <w:sz w:val="24"/>
          <w:szCs w:val="24"/>
        </w:rPr>
        <w:t>What Is Diabetic Retinopathy? [Internet]. American Academy of Ophthalmology. 2019. Available from: https://www.aao.org/eye-health/diseases/what-is-diabetic-retinopathy</w:t>
      </w: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 </w:t>
      </w:r>
    </w:p>
    <w:p w14:paraId="784820ED" w14:textId="10EB00C0" w:rsidR="00EE1B15" w:rsidRPr="00BF0A67" w:rsidRDefault="00EE1B15" w:rsidP="00EE1B15">
      <w:pPr>
        <w:pStyle w:val="ListParagraph"/>
        <w:numPr>
          <w:ilvl w:val="0"/>
          <w:numId w:val="6"/>
        </w:numPr>
        <w:spacing w:after="0"/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t xml:space="preserve">American Academy of Ophthalmology „Diabetic Retinopathy Preferred Practice Pattern </w:t>
      </w:r>
      <w:r w:rsidRPr="00BF0A67">
        <w:rPr>
          <w:rFonts w:ascii="Times New Roman" w:hAnsi="Times New Roman" w:cs="Times New Roman"/>
          <w:sz w:val="24"/>
          <w:szCs w:val="24"/>
        </w:rPr>
        <w:t>2019”</w:t>
      </w:r>
    </w:p>
    <w:p w14:paraId="1E96E656" w14:textId="77777777" w:rsidR="00EE1B15" w:rsidRPr="00BF0A67" w:rsidRDefault="00EE1B15" w:rsidP="00EE1B15">
      <w:pPr>
        <w:pStyle w:val="ListParagraph"/>
        <w:spacing w:after="0"/>
        <w:rPr>
          <w:rFonts w:ascii="Times New Roman" w:hAnsi="Times New Roman" w:cs="Times New Roman"/>
          <w:sz w:val="24"/>
          <w:szCs w:val="24"/>
          <w:lang w:val="lt-LT"/>
        </w:rPr>
      </w:pPr>
    </w:p>
    <w:p w14:paraId="0C8766A8" w14:textId="47CED338" w:rsidR="00A923C4" w:rsidRPr="00BF0A67" w:rsidRDefault="00EE1B15" w:rsidP="006456C2">
      <w:pPr>
        <w:rPr>
          <w:rFonts w:ascii="Times New Roman" w:hAnsi="Times New Roman" w:cs="Times New Roman"/>
          <w:sz w:val="24"/>
          <w:szCs w:val="24"/>
          <w:lang w:val="lt-LT"/>
        </w:rPr>
      </w:pPr>
      <w:r w:rsidRPr="00BF0A67">
        <w:rPr>
          <w:rFonts w:ascii="Times New Roman" w:hAnsi="Times New Roman" w:cs="Times New Roman"/>
          <w:sz w:val="24"/>
          <w:szCs w:val="24"/>
          <w:lang w:val="lt-LT"/>
        </w:rPr>
        <w:fldChar w:fldCharType="end"/>
      </w:r>
      <w:r w:rsidR="00C67C20" w:rsidRPr="00BF0A67">
        <w:rPr>
          <w:rFonts w:ascii="Times New Roman" w:hAnsi="Times New Roman" w:cs="Times New Roman"/>
          <w:sz w:val="24"/>
          <w:szCs w:val="24"/>
          <w:lang w:val="lt-LT"/>
        </w:rPr>
        <w:t>Parengė gyd. Eglė Drukteinienė</w:t>
      </w:r>
    </w:p>
    <w:sectPr w:rsidR="00A923C4" w:rsidRPr="00BF0A67" w:rsidSect="00BF0A6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8664EE1"/>
    <w:multiLevelType w:val="hybridMultilevel"/>
    <w:tmpl w:val="B4468F46"/>
    <w:lvl w:ilvl="0" w:tplc="0427000F">
      <w:start w:val="1"/>
      <w:numFmt w:val="decimal"/>
      <w:lvlText w:val="%1."/>
      <w:lvlJc w:val="left"/>
      <w:pPr>
        <w:ind w:left="720" w:hanging="360"/>
      </w:pPr>
    </w:lvl>
    <w:lvl w:ilvl="1" w:tplc="04270019" w:tentative="1">
      <w:start w:val="1"/>
      <w:numFmt w:val="lowerLetter"/>
      <w:lvlText w:val="%2."/>
      <w:lvlJc w:val="left"/>
      <w:pPr>
        <w:ind w:left="1440" w:hanging="360"/>
      </w:pPr>
    </w:lvl>
    <w:lvl w:ilvl="2" w:tplc="0427001B" w:tentative="1">
      <w:start w:val="1"/>
      <w:numFmt w:val="lowerRoman"/>
      <w:lvlText w:val="%3."/>
      <w:lvlJc w:val="right"/>
      <w:pPr>
        <w:ind w:left="2160" w:hanging="180"/>
      </w:pPr>
    </w:lvl>
    <w:lvl w:ilvl="3" w:tplc="0427000F" w:tentative="1">
      <w:start w:val="1"/>
      <w:numFmt w:val="decimal"/>
      <w:lvlText w:val="%4."/>
      <w:lvlJc w:val="left"/>
      <w:pPr>
        <w:ind w:left="2880" w:hanging="360"/>
      </w:pPr>
    </w:lvl>
    <w:lvl w:ilvl="4" w:tplc="04270019" w:tentative="1">
      <w:start w:val="1"/>
      <w:numFmt w:val="lowerLetter"/>
      <w:lvlText w:val="%5."/>
      <w:lvlJc w:val="left"/>
      <w:pPr>
        <w:ind w:left="3600" w:hanging="360"/>
      </w:pPr>
    </w:lvl>
    <w:lvl w:ilvl="5" w:tplc="0427001B" w:tentative="1">
      <w:start w:val="1"/>
      <w:numFmt w:val="lowerRoman"/>
      <w:lvlText w:val="%6."/>
      <w:lvlJc w:val="right"/>
      <w:pPr>
        <w:ind w:left="4320" w:hanging="180"/>
      </w:pPr>
    </w:lvl>
    <w:lvl w:ilvl="6" w:tplc="0427000F" w:tentative="1">
      <w:start w:val="1"/>
      <w:numFmt w:val="decimal"/>
      <w:lvlText w:val="%7."/>
      <w:lvlJc w:val="left"/>
      <w:pPr>
        <w:ind w:left="5040" w:hanging="360"/>
      </w:pPr>
    </w:lvl>
    <w:lvl w:ilvl="7" w:tplc="04270019" w:tentative="1">
      <w:start w:val="1"/>
      <w:numFmt w:val="lowerLetter"/>
      <w:lvlText w:val="%8."/>
      <w:lvlJc w:val="left"/>
      <w:pPr>
        <w:ind w:left="5760" w:hanging="360"/>
      </w:pPr>
    </w:lvl>
    <w:lvl w:ilvl="8" w:tplc="042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4377DE"/>
    <w:multiLevelType w:val="hybridMultilevel"/>
    <w:tmpl w:val="C024A2BE"/>
    <w:lvl w:ilvl="0" w:tplc="042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1C17EA"/>
    <w:multiLevelType w:val="hybridMultilevel"/>
    <w:tmpl w:val="641E2756"/>
    <w:lvl w:ilvl="0" w:tplc="0427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427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427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427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427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427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427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427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427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3" w15:restartNumberingAfterBreak="0">
    <w:nsid w:val="19D8388B"/>
    <w:multiLevelType w:val="hybridMultilevel"/>
    <w:tmpl w:val="C8760E98"/>
    <w:lvl w:ilvl="0" w:tplc="042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0117368"/>
    <w:multiLevelType w:val="hybridMultilevel"/>
    <w:tmpl w:val="57688558"/>
    <w:lvl w:ilvl="0" w:tplc="042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06D1E77"/>
    <w:multiLevelType w:val="hybridMultilevel"/>
    <w:tmpl w:val="D6FADEDE"/>
    <w:lvl w:ilvl="0" w:tplc="042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5"/>
  </w:num>
  <w:num w:numId="3">
    <w:abstractNumId w:val="3"/>
  </w:num>
  <w:num w:numId="4">
    <w:abstractNumId w:val="2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396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97BC6"/>
    <w:rsid w:val="00025ED8"/>
    <w:rsid w:val="00104887"/>
    <w:rsid w:val="001E689B"/>
    <w:rsid w:val="00310715"/>
    <w:rsid w:val="00343D3E"/>
    <w:rsid w:val="00366603"/>
    <w:rsid w:val="00380627"/>
    <w:rsid w:val="004726A6"/>
    <w:rsid w:val="00485C22"/>
    <w:rsid w:val="005711CC"/>
    <w:rsid w:val="005B648D"/>
    <w:rsid w:val="00602F07"/>
    <w:rsid w:val="006456C2"/>
    <w:rsid w:val="00657FD1"/>
    <w:rsid w:val="0071014A"/>
    <w:rsid w:val="007653FD"/>
    <w:rsid w:val="008245E8"/>
    <w:rsid w:val="00997BC6"/>
    <w:rsid w:val="00A923C4"/>
    <w:rsid w:val="00B06D82"/>
    <w:rsid w:val="00B5105F"/>
    <w:rsid w:val="00BF0A67"/>
    <w:rsid w:val="00C67C20"/>
    <w:rsid w:val="00CB746C"/>
    <w:rsid w:val="00CC1A4B"/>
    <w:rsid w:val="00E25C29"/>
    <w:rsid w:val="00E333C0"/>
    <w:rsid w:val="00EB41BA"/>
    <w:rsid w:val="00ED20FC"/>
    <w:rsid w:val="00EE1B15"/>
    <w:rsid w:val="00EE4743"/>
    <w:rsid w:val="00F703A2"/>
    <w:rsid w:val="00FC5B8E"/>
    <w:rsid w:val="00FF65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DC01AEC"/>
  <w15:chartTrackingRefBased/>
  <w15:docId w15:val="{0ED667D6-CF9B-42E0-AFB0-0AFF833AC2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43D3E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4726A6"/>
    <w:pPr>
      <w:tabs>
        <w:tab w:val="left" w:pos="384"/>
      </w:tabs>
      <w:spacing w:after="24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8</TotalTime>
  <Pages>2</Pages>
  <Words>568</Words>
  <Characters>3238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gistratura</dc:creator>
  <cp:keywords/>
  <dc:description/>
  <cp:lastModifiedBy>Registratura</cp:lastModifiedBy>
  <cp:revision>30</cp:revision>
  <dcterms:created xsi:type="dcterms:W3CDTF">2020-02-24T20:41:00Z</dcterms:created>
  <dcterms:modified xsi:type="dcterms:W3CDTF">2020-03-13T10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W1rq315X"/&gt;&lt;style id="http://www.zotero.org/styles/vancouver" locale="en-US" hasBibliography="1" bibliographyStyleHasBeenSet="1"/&gt;&lt;prefs&gt;&lt;pref name="fieldType" value="Field"/&gt;&lt;pref name="automati</vt:lpwstr>
  </property>
  <property fmtid="{D5CDD505-2E9C-101B-9397-08002B2CF9AE}" pid="3" name="ZOTERO_PREF_2">
    <vt:lpwstr>cJournalAbbreviations" value="true"/&gt;&lt;/prefs&gt;&lt;/data&gt;</vt:lpwstr>
  </property>
</Properties>
</file>